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A6F7C" w:rsidRPr="00A8694F" w:rsidRDefault="00EA6F7C" w:rsidP="00EA6F7C">
      <w:pPr>
        <w:jc w:val="center"/>
        <w:rPr>
          <w:rFonts w:ascii="Times New Roman" w:hAnsi="Times New Roman" w:cs="Times New Roman"/>
          <w:b/>
          <w:sz w:val="24"/>
          <w:szCs w:val="24"/>
        </w:rPr>
      </w:pPr>
      <w:r w:rsidRPr="00A8694F">
        <w:rPr>
          <w:rFonts w:ascii="Times New Roman" w:hAnsi="Times New Roman" w:cs="Times New Roman"/>
          <w:b/>
          <w:sz w:val="24"/>
          <w:szCs w:val="24"/>
        </w:rPr>
        <w:t>DAFTAR PUSTAKA</w:t>
      </w:r>
    </w:p>
    <w:p w:rsidR="00EA6F7C" w:rsidRPr="00A8694F" w:rsidRDefault="00EA6F7C" w:rsidP="00EA6F7C">
      <w:pPr>
        <w:jc w:val="center"/>
        <w:rPr>
          <w:rFonts w:ascii="Times New Roman" w:hAnsi="Times New Roman" w:cs="Times New Roman"/>
          <w:b/>
          <w:sz w:val="24"/>
          <w:szCs w:val="24"/>
        </w:rPr>
      </w:pPr>
    </w:p>
    <w:p w:rsidR="00EA6F7C" w:rsidRPr="00A8694F" w:rsidRDefault="00EA6F7C" w:rsidP="00EA6F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694F">
        <w:rPr>
          <w:rFonts w:ascii="Times New Roman" w:hAnsi="Times New Roman" w:cs="Times New Roman"/>
          <w:sz w:val="24"/>
          <w:szCs w:val="24"/>
        </w:rPr>
        <w:fldChar w:fldCharType="begin" w:fldLock="1"/>
      </w:r>
      <w:r w:rsidRPr="00A8694F">
        <w:rPr>
          <w:rFonts w:ascii="Times New Roman" w:hAnsi="Times New Roman" w:cs="Times New Roman"/>
          <w:sz w:val="24"/>
          <w:szCs w:val="24"/>
        </w:rPr>
        <w:instrText xml:space="preserve">ADDIN Mendeley Bibliography CSL_BIBLIOGRAPHY </w:instrText>
      </w:r>
      <w:r w:rsidRPr="00A8694F">
        <w:rPr>
          <w:rFonts w:ascii="Times New Roman" w:hAnsi="Times New Roman" w:cs="Times New Roman"/>
          <w:sz w:val="24"/>
          <w:szCs w:val="24"/>
        </w:rPr>
        <w:fldChar w:fldCharType="separate"/>
      </w:r>
      <w:r w:rsidRPr="00A8694F">
        <w:rPr>
          <w:rFonts w:ascii="Times New Roman" w:hAnsi="Times New Roman" w:cs="Times New Roman"/>
          <w:noProof/>
          <w:sz w:val="24"/>
          <w:szCs w:val="24"/>
        </w:rPr>
        <w:t>Arsyad, M. Iqbal, Fitri Imansyah, Jannus Marpaung, and Redi Ratiandi. 2021. “Pengembangan Teknologi Pembangkit Listrik Tenaga Angin Untuk Nelayan Guna Meningkatkan Kapasitas Ikan Tangkapan.” 4(April):62–74.</w:t>
      </w:r>
    </w:p>
    <w:p w:rsidR="00EA6F7C" w:rsidRPr="00A8694F" w:rsidRDefault="00EA6F7C" w:rsidP="00EA6F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694F">
        <w:rPr>
          <w:rFonts w:ascii="Times New Roman" w:hAnsi="Times New Roman" w:cs="Times New Roman"/>
          <w:noProof/>
          <w:sz w:val="24"/>
          <w:szCs w:val="24"/>
        </w:rPr>
        <w:t>Candra, Oriza. 2020. “Pembangkit Listrik Tenaga Angin Sebagai Energi Listrik Alternatif Bagi Masyarakat Nelayan Muaro Ganting Kelurahan Parupuk Kecamatan Koto Tangah.” 06(02):44–47.</w:t>
      </w:r>
    </w:p>
    <w:p w:rsidR="00EA6F7C" w:rsidRPr="00A8694F" w:rsidRDefault="00EA6F7C" w:rsidP="00EA6F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694F">
        <w:rPr>
          <w:rFonts w:ascii="Times New Roman" w:hAnsi="Times New Roman" w:cs="Times New Roman"/>
          <w:noProof/>
          <w:sz w:val="24"/>
          <w:szCs w:val="24"/>
        </w:rPr>
        <w:t>Diponegoro, Universitas, and Kota Semarang. 2019. “Potensi Pengembangan Energi Baru Dan Energi Terbarukan Di Kota Semarang.” 13(2):177–86.</w:t>
      </w:r>
    </w:p>
    <w:p w:rsidR="00EA6F7C" w:rsidRPr="00A8694F" w:rsidRDefault="00EA6F7C" w:rsidP="00EA6F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694F">
        <w:rPr>
          <w:rFonts w:ascii="Times New Roman" w:hAnsi="Times New Roman" w:cs="Times New Roman"/>
          <w:noProof/>
          <w:sz w:val="24"/>
          <w:szCs w:val="24"/>
        </w:rPr>
        <w:t>Elektro, S. Teknik, Fakultas Teknik, Universitas Negeri Surabaya, Dosen Teknik Elektro, Fakultas Teknik, and Universitas Negeri Surabaya. n.d. “PROTOTYPE PEMBANGKIT LISTRIK TENAGA ANGIN MENGGUNAKAN GENERATOR DC DI PELABUHAN TANJUNG PERAK SURABAYA Arya Dimas Priyambodo Achmad Imam Agung.”</w:t>
      </w:r>
    </w:p>
    <w:p w:rsidR="00EA6F7C" w:rsidRPr="00A8694F" w:rsidRDefault="00EA6F7C" w:rsidP="00EA6F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694F">
        <w:rPr>
          <w:rFonts w:ascii="Times New Roman" w:hAnsi="Times New Roman" w:cs="Times New Roman"/>
          <w:noProof/>
          <w:sz w:val="24"/>
          <w:szCs w:val="24"/>
        </w:rPr>
        <w:t>Elektro, Steknik, Fakultas Teknik, and Universitas Negeri Surabaya. 2016. “RANCANG BANGUN PROTOTYPE PEMBANGKIT LISTRIK TENAGA ANGIN MENGGUNAKAN TURBIN ANGIN SAVONIUS Agus Nurdiyanto.” 171–77.</w:t>
      </w:r>
    </w:p>
    <w:p w:rsidR="00EA6F7C" w:rsidRPr="00A8694F" w:rsidRDefault="00EA6F7C" w:rsidP="00EA6F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694F">
        <w:rPr>
          <w:rFonts w:ascii="Times New Roman" w:hAnsi="Times New Roman" w:cs="Times New Roman"/>
          <w:noProof/>
          <w:sz w:val="24"/>
          <w:szCs w:val="24"/>
        </w:rPr>
        <w:t>Jeneponto, D. I. Kabupaten. 2018. “Program Studi Teknik Elektro Fakultas Teknik Universitas Muhammadiyah Makassar 2018.”</w:t>
      </w:r>
    </w:p>
    <w:p w:rsidR="00EA6F7C" w:rsidRPr="00A8694F" w:rsidRDefault="00EA6F7C" w:rsidP="00EA6F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694F">
        <w:rPr>
          <w:rFonts w:ascii="Times New Roman" w:hAnsi="Times New Roman" w:cs="Times New Roman"/>
          <w:noProof/>
          <w:sz w:val="24"/>
          <w:szCs w:val="24"/>
        </w:rPr>
        <w:t>Listrik, Pembangkit, and Tenaga Hybrid. 2019. “RANCANG BANGUN PEMBANGKIT HYBRID TENAGA ANGIN DAN SURYA DENGAN PENGGERAK OTOMATIS PADA PANEL.” 15(3).</w:t>
      </w:r>
    </w:p>
    <w:p w:rsidR="00EA6F7C" w:rsidRPr="00A8694F" w:rsidRDefault="00EA6F7C" w:rsidP="00EA6F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694F">
        <w:rPr>
          <w:rFonts w:ascii="Times New Roman" w:hAnsi="Times New Roman" w:cs="Times New Roman"/>
          <w:noProof/>
          <w:sz w:val="24"/>
          <w:szCs w:val="24"/>
        </w:rPr>
        <w:t>Lubis, Sudirman, Faisal Lubis, Program Studi, Teknik Mesin, Universitas Muhammadiyah, Sumatera Utara, Program Studi, Teknik Elektro, Fakultas Teknik, Universitas Muhammadiyah, Sumatera Utara, Universitas Muhammadiyah, Sumatera Utara, and Tenaga Angin. 2019. “Pltb Sebagai Alternatif Energi Baru Terbarukan.”</w:t>
      </w:r>
    </w:p>
    <w:p w:rsidR="00EA6F7C" w:rsidRPr="00A8694F" w:rsidRDefault="00EA6F7C" w:rsidP="00EA6F7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8694F">
        <w:rPr>
          <w:rFonts w:ascii="Times New Roman" w:hAnsi="Times New Roman" w:cs="Times New Roman"/>
          <w:noProof/>
          <w:sz w:val="24"/>
          <w:szCs w:val="24"/>
        </w:rPr>
        <w:t>Pertanian, Penyuluhan. 2017. “Sekolah Tinggi Penyuluhan Pertanian (STPP) Manokwari.” 8(2).</w:t>
      </w:r>
    </w:p>
    <w:p w:rsidR="00EA6F7C" w:rsidRPr="00A8694F" w:rsidRDefault="00EA6F7C" w:rsidP="00EA6F7C">
      <w:pPr>
        <w:jc w:val="both"/>
        <w:rPr>
          <w:rFonts w:ascii="Times New Roman" w:hAnsi="Times New Roman" w:cs="Times New Roman"/>
          <w:sz w:val="24"/>
          <w:szCs w:val="24"/>
        </w:rPr>
      </w:pPr>
      <w:r w:rsidRPr="00A8694F">
        <w:rPr>
          <w:rFonts w:ascii="Times New Roman" w:hAnsi="Times New Roman" w:cs="Times New Roman"/>
          <w:sz w:val="24"/>
          <w:szCs w:val="24"/>
        </w:rPr>
        <w:fldChar w:fldCharType="end"/>
      </w:r>
    </w:p>
    <w:p w:rsidR="00EA6F7C" w:rsidRPr="00A8694F" w:rsidRDefault="00EA6F7C" w:rsidP="00EA6F7C">
      <w:pPr>
        <w:rPr>
          <w:rFonts w:ascii="Times New Roman" w:hAnsi="Times New Roman" w:cs="Times New Roman"/>
          <w:sz w:val="24"/>
          <w:szCs w:val="24"/>
        </w:rPr>
      </w:pPr>
      <w:r w:rsidRPr="00A8694F">
        <w:rPr>
          <w:rFonts w:ascii="Times New Roman" w:hAnsi="Times New Roman" w:cs="Times New Roman"/>
          <w:sz w:val="24"/>
          <w:szCs w:val="24"/>
        </w:rPr>
        <w:br w:type="page"/>
      </w:r>
    </w:p>
    <w:p w:rsidR="00EA6F7C" w:rsidRPr="00A8694F" w:rsidRDefault="00EA6F7C" w:rsidP="00EA6F7C">
      <w:pPr>
        <w:jc w:val="center"/>
        <w:rPr>
          <w:rFonts w:ascii="Times New Roman" w:hAnsi="Times New Roman" w:cs="Times New Roman"/>
          <w:b/>
          <w:sz w:val="24"/>
          <w:szCs w:val="24"/>
        </w:rPr>
        <w:sectPr w:rsidR="00EA6F7C" w:rsidRPr="00A8694F" w:rsidSect="00C049D1">
          <w:footerReference w:type="default" r:id="rId7"/>
          <w:pgSz w:w="11907" w:h="16839" w:code="9"/>
          <w:pgMar w:top="2268" w:right="1701" w:bottom="1701" w:left="2268" w:header="720" w:footer="720" w:gutter="0"/>
          <w:cols w:space="720"/>
          <w:titlePg/>
          <w:docGrid w:linePitch="360"/>
        </w:sectPr>
      </w:pPr>
    </w:p>
    <w:p w:rsidR="00EA6F7C" w:rsidRDefault="00EA6F7C" w:rsidP="00EA6F7C">
      <w:pPr>
        <w:jc w:val="center"/>
        <w:rPr>
          <w:rFonts w:ascii="Times New Roman" w:hAnsi="Times New Roman" w:cs="Times New Roman"/>
          <w:b/>
          <w:sz w:val="24"/>
          <w:szCs w:val="24"/>
        </w:rPr>
      </w:pPr>
      <w:r w:rsidRPr="00A8694F">
        <w:rPr>
          <w:rFonts w:ascii="Times New Roman" w:hAnsi="Times New Roman" w:cs="Times New Roman"/>
          <w:b/>
          <w:sz w:val="24"/>
          <w:szCs w:val="24"/>
        </w:rPr>
        <w:lastRenderedPageBreak/>
        <w:t>LAMPIRAN</w:t>
      </w:r>
    </w:p>
    <w:p w:rsidR="00EA6F7C" w:rsidRDefault="00EA6F7C" w:rsidP="00EA6F7C">
      <w:pPr>
        <w:pStyle w:val="DaftarParagraf"/>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erhitungan Efisiensi Generator Turbin Angin</w:t>
      </w:r>
    </w:p>
    <w:p w:rsidR="00EA6F7C" w:rsidRDefault="00EA6F7C" w:rsidP="00EA6F7C">
      <w:pPr>
        <w:pStyle w:val="DaftarParagraf"/>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ata 1</w:t>
      </w:r>
    </w:p>
    <w:p w:rsidR="00EA6F7C" w:rsidRDefault="00EA6F7C" w:rsidP="00EA6F7C">
      <w:pPr>
        <w:pStyle w:val="DaftarParagraf"/>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4,45</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3,75</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3,70 watt x 0,23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0,85 watt</w:t>
      </w:r>
    </w:p>
    <w:p w:rsidR="00EA6F7C" w:rsidRDefault="00EA6F7C" w:rsidP="00EA6F7C">
      <w:pPr>
        <w:pStyle w:val="DaftarParagraf"/>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firstLine="36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0,85 watt</m:t>
            </m:r>
          </m:num>
          <m:den>
            <m:r>
              <m:rPr>
                <m:sty m:val="p"/>
              </m:rPr>
              <w:rPr>
                <w:rFonts w:ascii="Cambria Math" w:hAnsi="Cambria Math" w:cs="Times New Roman"/>
                <w:sz w:val="24"/>
                <w:szCs w:val="24"/>
              </w:rPr>
              <m:t>3,75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23 %</w:t>
      </w:r>
    </w:p>
    <w:p w:rsidR="00EA6F7C" w:rsidRDefault="00EA6F7C" w:rsidP="00EA6F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EA6F7C" w:rsidRDefault="00EA6F7C" w:rsidP="00EA6F7C">
      <w:pPr>
        <w:pStyle w:val="DaftarParagraf"/>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ta 2</w:t>
      </w:r>
    </w:p>
    <w:p w:rsidR="00EA6F7C" w:rsidRDefault="00EA6F7C" w:rsidP="00EA6F7C">
      <w:pPr>
        <w:pStyle w:val="DaftarParagraf"/>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4,29</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3,36</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3,22 watt x 0,21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0,68 watt</w:t>
      </w: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0,68 watt</m:t>
            </m:r>
          </m:num>
          <m:den>
            <m:r>
              <m:rPr>
                <m:sty m:val="p"/>
              </m:rPr>
              <w:rPr>
                <w:rFonts w:ascii="Cambria Math" w:hAnsi="Cambria Math" w:cs="Times New Roman"/>
                <w:sz w:val="24"/>
                <w:szCs w:val="24"/>
              </w:rPr>
              <m:t>3,36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20 %</w:t>
      </w:r>
    </w:p>
    <w:p w:rsidR="00EA6F7C" w:rsidRDefault="00EA6F7C" w:rsidP="00EA6F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EA6F7C" w:rsidRDefault="00EA6F7C" w:rsidP="00EA6F7C">
      <w:pPr>
        <w:pStyle w:val="DaftarParagraf"/>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ta 3</w:t>
      </w:r>
    </w:p>
    <w:p w:rsidR="00EA6F7C" w:rsidRDefault="00EA6F7C" w:rsidP="00EA6F7C">
      <w:pPr>
        <w:pStyle w:val="DaftarParagraf"/>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4,32</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3,43</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3,30 watt x 0,22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0,73 watt</w:t>
      </w: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0,73 watt</m:t>
            </m:r>
          </m:num>
          <m:den>
            <m:r>
              <m:rPr>
                <m:sty m:val="p"/>
              </m:rPr>
              <w:rPr>
                <w:rFonts w:ascii="Cambria Math" w:hAnsi="Cambria Math" w:cs="Times New Roman"/>
                <w:sz w:val="24"/>
                <w:szCs w:val="24"/>
              </w:rPr>
              <m:t>3,43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21 %</w:t>
      </w:r>
    </w:p>
    <w:p w:rsidR="00EA6F7C" w:rsidRDefault="00EA6F7C" w:rsidP="00EA6F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EA6F7C" w:rsidRDefault="00EA6F7C" w:rsidP="00EA6F7C">
      <w:pPr>
        <w:pStyle w:val="DaftarParagraf"/>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ta 4</w:t>
      </w:r>
    </w:p>
    <w:p w:rsidR="00EA6F7C" w:rsidRDefault="00EA6F7C" w:rsidP="00EA6F7C">
      <w:pPr>
        <w:pStyle w:val="DaftarParagraf"/>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4,67</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4,34</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4,02 watt x 0,26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1,05 watt</w:t>
      </w: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1,05 watt</m:t>
            </m:r>
          </m:num>
          <m:den>
            <m:r>
              <m:rPr>
                <m:sty m:val="p"/>
              </m:rPr>
              <w:rPr>
                <w:rFonts w:ascii="Cambria Math" w:hAnsi="Cambria Math" w:cs="Times New Roman"/>
                <w:sz w:val="24"/>
                <w:szCs w:val="24"/>
              </w:rPr>
              <m:t>4,34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24 %</w:t>
      </w:r>
    </w:p>
    <w:p w:rsidR="00EA6F7C" w:rsidRDefault="00EA6F7C" w:rsidP="00EA6F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EA6F7C" w:rsidRDefault="00EA6F7C" w:rsidP="00EA6F7C">
      <w:pPr>
        <w:pStyle w:val="DaftarParagraf"/>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ta 5</w:t>
      </w:r>
    </w:p>
    <w:p w:rsidR="00EA6F7C" w:rsidRDefault="00EA6F7C" w:rsidP="00EA6F7C">
      <w:pPr>
        <w:pStyle w:val="DaftarParagraf"/>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4,53</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3,96</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3,88 watt x 0,25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0,97 watt</w:t>
      </w: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0,97 watt</m:t>
            </m:r>
          </m:num>
          <m:den>
            <m:r>
              <m:rPr>
                <m:sty m:val="p"/>
              </m:rPr>
              <w:rPr>
                <w:rFonts w:ascii="Cambria Math" w:hAnsi="Cambria Math" w:cs="Times New Roman"/>
                <w:sz w:val="24"/>
                <w:szCs w:val="24"/>
              </w:rPr>
              <m:t>3,96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24 %</w:t>
      </w:r>
    </w:p>
    <w:p w:rsidR="00EA6F7C" w:rsidRDefault="00EA6F7C" w:rsidP="00EA6F7C">
      <w:pPr>
        <w:pStyle w:val="DaftarParagraf"/>
        <w:spacing w:line="480" w:lineRule="auto"/>
        <w:ind w:left="1800"/>
        <w:jc w:val="both"/>
        <w:rPr>
          <w:rFonts w:ascii="Times New Roman" w:eastAsiaTheme="minorEastAsia" w:hAnsi="Times New Roman" w:cs="Times New Roman"/>
          <w:sz w:val="24"/>
          <w:szCs w:val="24"/>
        </w:rPr>
      </w:pPr>
    </w:p>
    <w:p w:rsidR="00EA6F7C" w:rsidRDefault="00EA6F7C" w:rsidP="00EA6F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EA6F7C" w:rsidRDefault="00EA6F7C" w:rsidP="00EA6F7C">
      <w:pPr>
        <w:pStyle w:val="DaftarParagraf"/>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Data 6</w:t>
      </w:r>
    </w:p>
    <w:p w:rsidR="00EA6F7C" w:rsidRDefault="00EA6F7C" w:rsidP="00EA6F7C">
      <w:pPr>
        <w:pStyle w:val="DaftarParagraf"/>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4,78</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4,65</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4,19 watt x 0,28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1,17 watt</w:t>
      </w: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1,17 watt</m:t>
            </m:r>
          </m:num>
          <m:den>
            <m:r>
              <m:rPr>
                <m:sty m:val="p"/>
              </m:rPr>
              <w:rPr>
                <w:rFonts w:ascii="Cambria Math" w:hAnsi="Cambria Math" w:cs="Times New Roman"/>
                <w:sz w:val="24"/>
                <w:szCs w:val="24"/>
              </w:rPr>
              <m:t>4,65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25 %</w:t>
      </w:r>
    </w:p>
    <w:p w:rsidR="00EA6F7C" w:rsidRDefault="00EA6F7C" w:rsidP="00EA6F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EA6F7C" w:rsidRDefault="00EA6F7C" w:rsidP="00EA6F7C">
      <w:pPr>
        <w:pStyle w:val="DaftarParagraf"/>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Data 7</w:t>
      </w:r>
    </w:p>
    <w:p w:rsidR="00EA6F7C" w:rsidRDefault="00EA6F7C" w:rsidP="00EA6F7C">
      <w:pPr>
        <w:pStyle w:val="DaftarParagraf"/>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5,46</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6,93</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4,68 watt x 0,32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1,50 watt</w:t>
      </w: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1,50 watt</m:t>
            </m:r>
          </m:num>
          <m:den>
            <m:r>
              <m:rPr>
                <m:sty m:val="p"/>
              </m:rPr>
              <w:rPr>
                <w:rFonts w:ascii="Cambria Math" w:hAnsi="Cambria Math" w:cs="Times New Roman"/>
                <w:sz w:val="24"/>
                <w:szCs w:val="24"/>
              </w:rPr>
              <m:t>6,95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21 %</w:t>
      </w:r>
    </w:p>
    <w:p w:rsidR="00EA6F7C" w:rsidRDefault="00EA6F7C" w:rsidP="00EA6F7C">
      <w:pPr>
        <w:pStyle w:val="DaftarParagraf"/>
        <w:spacing w:line="480" w:lineRule="auto"/>
        <w:ind w:left="1800"/>
        <w:jc w:val="both"/>
        <w:rPr>
          <w:rFonts w:ascii="Times New Roman" w:eastAsiaTheme="minorEastAsia" w:hAnsi="Times New Roman" w:cs="Times New Roman"/>
          <w:sz w:val="24"/>
          <w:szCs w:val="24"/>
        </w:rPr>
      </w:pPr>
    </w:p>
    <w:p w:rsidR="00EA6F7C" w:rsidRDefault="00EA6F7C" w:rsidP="00EA6F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EA6F7C" w:rsidRDefault="00EA6F7C" w:rsidP="00EA6F7C">
      <w:pPr>
        <w:pStyle w:val="DaftarParagraf"/>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Data 8</w:t>
      </w:r>
    </w:p>
    <w:p w:rsidR="00EA6F7C" w:rsidRDefault="00EA6F7C" w:rsidP="00EA6F7C">
      <w:pPr>
        <w:pStyle w:val="DaftarParagraf"/>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4,99</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5,29</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4,26 watt x 0,27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1,15 watt</w:t>
      </w: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1,15 watt</m:t>
            </m:r>
          </m:num>
          <m:den>
            <m:r>
              <m:rPr>
                <m:sty m:val="p"/>
              </m:rPr>
              <w:rPr>
                <w:rFonts w:ascii="Cambria Math" w:hAnsi="Cambria Math" w:cs="Times New Roman"/>
                <w:sz w:val="24"/>
                <w:szCs w:val="24"/>
              </w:rPr>
              <m:t>5,29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22 %</w:t>
      </w:r>
    </w:p>
    <w:p w:rsidR="00EA6F7C" w:rsidRDefault="00EA6F7C" w:rsidP="00EA6F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EA6F7C" w:rsidRDefault="00EA6F7C" w:rsidP="00EA6F7C">
      <w:pPr>
        <w:pStyle w:val="DaftarParagraf"/>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Data 9</w:t>
      </w:r>
    </w:p>
    <w:p w:rsidR="00EA6F7C" w:rsidRDefault="00EA6F7C" w:rsidP="00EA6F7C">
      <w:pPr>
        <w:pStyle w:val="DaftarParagraf"/>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5,33</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6,45</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4,48 watt x 0,29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1,30 watt</w:t>
      </w: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1,30 watt</m:t>
            </m:r>
          </m:num>
          <m:den>
            <m:r>
              <m:rPr>
                <m:sty m:val="p"/>
              </m:rPr>
              <w:rPr>
                <w:rFonts w:ascii="Cambria Math" w:hAnsi="Cambria Math" w:cs="Times New Roman"/>
                <w:sz w:val="24"/>
                <w:szCs w:val="24"/>
              </w:rPr>
              <m:t>6,45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20 %</w:t>
      </w:r>
    </w:p>
    <w:p w:rsidR="00EA6F7C" w:rsidRDefault="00EA6F7C" w:rsidP="00EA6F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EA6F7C" w:rsidRDefault="00EA6F7C" w:rsidP="00EA6F7C">
      <w:pPr>
        <w:pStyle w:val="DaftarParagraf"/>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ata 4 dimmer ke-4</w:t>
      </w:r>
    </w:p>
    <w:p w:rsidR="00EA6F7C" w:rsidRDefault="00EA6F7C" w:rsidP="00EA6F7C">
      <w:pPr>
        <w:pStyle w:val="DaftarParagraf"/>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4,38</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3,58</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4,07 watt x 0,35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1,42 watt</w:t>
      </w: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1,42 watt</m:t>
            </m:r>
          </m:num>
          <m:den>
            <m:r>
              <m:rPr>
                <m:sty m:val="p"/>
              </m:rPr>
              <w:rPr>
                <w:rFonts w:ascii="Cambria Math" w:hAnsi="Cambria Math" w:cs="Times New Roman"/>
                <w:sz w:val="24"/>
                <w:szCs w:val="24"/>
              </w:rPr>
              <m:t>3,58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40 %</w:t>
      </w:r>
    </w:p>
    <w:p w:rsidR="00EA6F7C" w:rsidRDefault="00EA6F7C" w:rsidP="00EA6F7C">
      <w:pPr>
        <w:pStyle w:val="DaftarParagraf"/>
        <w:spacing w:line="480" w:lineRule="auto"/>
        <w:ind w:left="1800"/>
        <w:jc w:val="both"/>
        <w:rPr>
          <w:rFonts w:ascii="Times New Roman" w:eastAsiaTheme="minorEastAsia" w:hAnsi="Times New Roman" w:cs="Times New Roman"/>
          <w:sz w:val="24"/>
          <w:szCs w:val="24"/>
        </w:rPr>
      </w:pPr>
    </w:p>
    <w:p w:rsidR="00EA6F7C" w:rsidRDefault="00EA6F7C" w:rsidP="00EA6F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EA6F7C" w:rsidRDefault="00EA6F7C" w:rsidP="00EA6F7C">
      <w:pPr>
        <w:pStyle w:val="DaftarParagraf"/>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Data 5 dimmer ke-5</w:t>
      </w:r>
    </w:p>
    <w:p w:rsidR="00EA6F7C" w:rsidRDefault="00EA6F7C" w:rsidP="00EA6F7C">
      <w:pPr>
        <w:pStyle w:val="DaftarParagraf"/>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5,22</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6,06</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4,26 watt x 0,39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1,66 watt</w:t>
      </w: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1,66 watt</m:t>
            </m:r>
          </m:num>
          <m:den>
            <m:r>
              <m:rPr>
                <m:sty m:val="p"/>
              </m:rPr>
              <w:rPr>
                <w:rFonts w:ascii="Cambria Math" w:hAnsi="Cambria Math" w:cs="Times New Roman"/>
                <w:sz w:val="24"/>
                <w:szCs w:val="24"/>
              </w:rPr>
              <m:t>6,05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27 %</w:t>
      </w:r>
    </w:p>
    <w:p w:rsidR="00EA6F7C" w:rsidRDefault="00EA6F7C" w:rsidP="00EA6F7C">
      <w:pPr>
        <w:pStyle w:val="DaftarParagraf"/>
        <w:spacing w:line="480" w:lineRule="auto"/>
        <w:ind w:left="1800"/>
        <w:jc w:val="both"/>
        <w:rPr>
          <w:rFonts w:ascii="Times New Roman" w:eastAsiaTheme="minorEastAsia" w:hAnsi="Times New Roman" w:cs="Times New Roman"/>
          <w:sz w:val="24"/>
          <w:szCs w:val="24"/>
        </w:rPr>
      </w:pPr>
    </w:p>
    <w:p w:rsidR="00EA6F7C" w:rsidRDefault="00EA6F7C" w:rsidP="00EA6F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EA6F7C" w:rsidRDefault="00EA6F7C" w:rsidP="00EA6F7C">
      <w:pPr>
        <w:pStyle w:val="DaftarParagraf"/>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Data 6 dimmer ke-6</w:t>
      </w:r>
    </w:p>
    <w:p w:rsidR="00EA6F7C" w:rsidRDefault="00EA6F7C" w:rsidP="00EA6F7C">
      <w:pPr>
        <w:pStyle w:val="DaftarParagraf"/>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Daya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mperoleh besarnya daya angin, bisa digunakan dengan persamaan berikut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Luas sapuan blade</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iketahui rotor :</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30 cm = 0,30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0,30 : 2 = 0,15 m</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Kemudian dimasukan ke rumus :</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π . r</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3,14 . 0,15</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vertAlign w:val="superscript"/>
        </w:rPr>
      </w:pPr>
      <w:r>
        <w:rPr>
          <w:rFonts w:ascii="Times New Roman" w:hAnsi="Times New Roman" w:cs="Times New Roman"/>
          <w:sz w:val="24"/>
          <w:szCs w:val="24"/>
        </w:rPr>
        <w:t>A</w:t>
      </w:r>
      <w:r>
        <w:rPr>
          <w:rFonts w:ascii="Times New Roman" w:hAnsi="Times New Roman" w:cs="Times New Roman"/>
          <w:sz w:val="24"/>
          <w:szCs w:val="24"/>
        </w:rPr>
        <w:tab/>
        <w:t>= 0,071 m</w:t>
      </w:r>
      <w:r>
        <w:rPr>
          <w:rFonts w:ascii="Times New Roman" w:hAnsi="Times New Roman" w:cs="Times New Roman"/>
          <w:sz w:val="24"/>
          <w:szCs w:val="24"/>
          <w:vertAlign w:val="superscript"/>
        </w:rPr>
        <w:t>2</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Setelah mengetahui area penangkapan angin (</w:t>
      </w:r>
      <w:r>
        <w:rPr>
          <w:rFonts w:ascii="Times New Roman" w:hAnsi="Times New Roman" w:cs="Times New Roman"/>
          <w:i/>
          <w:sz w:val="24"/>
          <w:szCs w:val="24"/>
        </w:rPr>
        <w:t>A</w:t>
      </w:r>
      <w:r>
        <w:rPr>
          <w:rFonts w:ascii="Times New Roman" w:hAnsi="Times New Roman" w:cs="Times New Roman"/>
          <w:sz w:val="24"/>
          <w:szCs w:val="24"/>
        </w:rPr>
        <w:t>) kemudian dimasukan ke rumus :</w:t>
      </w:r>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w:rPr>
              <w:rFonts w:ascii="Cambria Math" w:hAnsi="Cambria Math"/>
              <w:sz w:val="24"/>
              <w:szCs w:val="24"/>
            </w:rPr>
            <m:t xml:space="preserve">. ρ . A . </m:t>
          </m:r>
          <m:sSup>
            <m:sSupPr>
              <m:ctrlPr>
                <w:rPr>
                  <w:rFonts w:ascii="Cambria Math" w:hAnsi="Cambria Math"/>
                  <w:sz w:val="24"/>
                  <w:szCs w:val="24"/>
                </w:rPr>
              </m:ctrlPr>
            </m:sSupPr>
            <m:e>
              <m:r>
                <w:rPr>
                  <w:rFonts w:ascii="Cambria Math" w:hAnsi="Cambria Math"/>
                  <w:sz w:val="24"/>
                  <w:szCs w:val="24"/>
                </w:rPr>
                <m:t>v</m:t>
              </m:r>
            </m:e>
            <m:sup>
              <m:r>
                <m:rPr>
                  <m:sty m:val="p"/>
                </m:rPr>
                <w:rPr>
                  <w:rFonts w:ascii="Cambria Math" w:hAnsi="Cambria Math"/>
                  <w:sz w:val="24"/>
                  <w:szCs w:val="24"/>
                </w:rPr>
                <m:t>3</m:t>
              </m:r>
            </m:sup>
          </m:sSup>
        </m:oMath>
      </m:oMathPara>
    </w:p>
    <w:p w:rsidR="00EA6F7C" w:rsidRDefault="00EA6F7C" w:rsidP="00EA6F7C">
      <w:pPr>
        <w:jc w:val="both"/>
        <w:rPr>
          <w:rFonts w:ascii="Times New Roman" w:eastAsiaTheme="minorEastAsia" w:hAnsi="Times New Roman"/>
          <w:sz w:val="24"/>
          <w:szCs w:val="24"/>
        </w:rPr>
      </w:pPr>
      <m:oMathPara>
        <m:oMath>
          <m:r>
            <m:rPr>
              <m:sty m:val="p"/>
            </m:rPr>
            <w:rPr>
              <w:rFonts w:ascii="Cambria Math" w:hAnsi="Cambria Math"/>
              <w:sz w:val="24"/>
              <w:szCs w:val="24"/>
            </w:rPr>
            <m:t xml:space="preserve">P= </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r>
            <m:rPr>
              <m:sty m:val="p"/>
            </m:rPr>
            <w:rPr>
              <w:rFonts w:ascii="Cambria Math" w:hAnsi="Cambria Math"/>
              <w:sz w:val="24"/>
              <w:szCs w:val="24"/>
            </w:rPr>
            <m:t xml:space="preserve">. 1,2 . 0,071 . </m:t>
          </m:r>
          <m:sSup>
            <m:sSupPr>
              <m:ctrlPr>
                <w:rPr>
                  <w:rFonts w:ascii="Cambria Math" w:hAnsi="Cambria Math"/>
                  <w:sz w:val="24"/>
                  <w:szCs w:val="24"/>
                </w:rPr>
              </m:ctrlPr>
            </m:sSupPr>
            <m:e>
              <m:r>
                <m:rPr>
                  <m:sty m:val="p"/>
                </m:rPr>
                <w:rPr>
                  <w:rFonts w:ascii="Cambria Math" w:hAnsi="Cambria Math"/>
                  <w:sz w:val="24"/>
                  <w:szCs w:val="24"/>
                </w:rPr>
                <m:t>6,87</m:t>
              </m:r>
            </m:e>
            <m:sup>
              <m:r>
                <m:rPr>
                  <m:sty m:val="p"/>
                </m:rPr>
                <w:rPr>
                  <w:rFonts w:ascii="Cambria Math" w:hAnsi="Cambria Math"/>
                  <w:sz w:val="24"/>
                  <w:szCs w:val="24"/>
                </w:rPr>
                <m:t>3</m:t>
              </m:r>
            </m:sup>
          </m:sSup>
        </m:oMath>
      </m:oMathPara>
    </w:p>
    <w:p w:rsidR="00EA6F7C" w:rsidRDefault="00EA6F7C" w:rsidP="00EA6F7C">
      <w:pPr>
        <w:jc w:val="center"/>
        <w:rPr>
          <w:rFonts w:ascii="Times New Roman" w:eastAsiaTheme="minorEastAsia" w:hAnsi="Times New Roman"/>
          <w:sz w:val="24"/>
          <w:szCs w:val="24"/>
        </w:rPr>
      </w:pPr>
      <m:oMath>
        <m:r>
          <m:rPr>
            <m:sty m:val="p"/>
          </m:rPr>
          <w:rPr>
            <w:rFonts w:ascii="Cambria Math" w:hAnsi="Cambria Math"/>
            <w:sz w:val="24"/>
            <w:szCs w:val="24"/>
          </w:rPr>
          <m:t>P= 13,81</m:t>
        </m:r>
      </m:oMath>
      <w:r>
        <w:rPr>
          <w:rFonts w:ascii="Times New Roman" w:eastAsiaTheme="minorEastAsia" w:hAnsi="Times New Roman"/>
          <w:sz w:val="24"/>
          <w:szCs w:val="24"/>
        </w:rPr>
        <w:t xml:space="preserve"> watt</w:t>
      </w:r>
    </w:p>
    <w:p w:rsidR="00EA6F7C" w:rsidRDefault="00EA6F7C" w:rsidP="00EA6F7C">
      <w:pPr>
        <w:pStyle w:val="DaftarParagraf"/>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Daya Output Generator</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out</w:t>
      </w:r>
      <w:r>
        <w:rPr>
          <w:rFonts w:ascii="Times New Roman" w:hAnsi="Times New Roman" w:cs="Times New Roman"/>
          <w:sz w:val="24"/>
          <w:szCs w:val="24"/>
        </w:rPr>
        <w:tab/>
        <w:t>= V x I</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4,31 watt x 0,41 watt</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ab/>
        <w:t>= 1,76 watt</w:t>
      </w: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spacing w:line="480" w:lineRule="auto"/>
        <w:ind w:left="1800"/>
        <w:jc w:val="both"/>
        <w:rPr>
          <w:rFonts w:ascii="Times New Roman" w:hAnsi="Times New Roman" w:cs="Times New Roman"/>
          <w:sz w:val="24"/>
          <w:szCs w:val="24"/>
        </w:rPr>
      </w:pPr>
    </w:p>
    <w:p w:rsidR="00EA6F7C" w:rsidRDefault="00EA6F7C" w:rsidP="00EA6F7C">
      <w:pPr>
        <w:pStyle w:val="DaftarParagraf"/>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Efisiensi Generator Turbin Angin</w:t>
      </w:r>
    </w:p>
    <w:p w:rsidR="00EA6F7C" w:rsidRDefault="00EA6F7C" w:rsidP="00EA6F7C">
      <w:pPr>
        <w:pStyle w:val="DaftarParagraf"/>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Untuk mengetahui efisiensi generator turbin angin yaitu dengan rumus :</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Cambria Math" w:eastAsiaTheme="minorEastAsia" w:hAnsi="Cambria Math" w:cs="Cambria Math"/>
          <w:sz w:val="24"/>
          <w:szCs w:val="24"/>
        </w:rPr>
        <w:t>𝜂</w:t>
      </w:r>
      <w:r>
        <w:rPr>
          <w:rFonts w:ascii="Cambria Math" w:eastAsiaTheme="minorEastAsia" w:hAnsi="Cambria Math" w:cs="Cambria Math"/>
          <w:sz w:val="24"/>
          <w:szCs w:val="24"/>
          <w:vertAlign w:val="subscript"/>
        </w:rPr>
        <w:t>ge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generator</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 </w:t>
      </w:r>
      <m:oMath>
        <m:f>
          <m:fPr>
            <m:ctrlPr>
              <w:rPr>
                <w:rFonts w:ascii="Cambria Math" w:hAnsi="Cambria Math" w:cs="Times New Roman"/>
                <w:iCs/>
                <w:sz w:val="24"/>
                <w:szCs w:val="24"/>
              </w:rPr>
            </m:ctrlPr>
          </m:fPr>
          <m:num>
            <m:r>
              <m:rPr>
                <m:sty m:val="p"/>
              </m:rPr>
              <w:rPr>
                <w:rFonts w:ascii="Cambria Math" w:hAnsi="Cambria Math" w:cs="Times New Roman"/>
                <w:sz w:val="24"/>
                <w:szCs w:val="24"/>
              </w:rPr>
              <m:t>1,76 watt</m:t>
            </m:r>
          </m:num>
          <m:den>
            <m:r>
              <m:rPr>
                <m:sty m:val="p"/>
              </m:rPr>
              <w:rPr>
                <w:rFonts w:ascii="Cambria Math" w:hAnsi="Cambria Math" w:cs="Times New Roman"/>
                <w:sz w:val="24"/>
                <w:szCs w:val="24"/>
              </w:rPr>
              <m:t>13,81 watt</m:t>
            </m:r>
          </m:den>
        </m:f>
      </m:oMath>
      <w:r>
        <w:rPr>
          <w:rFonts w:ascii="Times New Roman" w:eastAsiaTheme="minorEastAsia" w:hAnsi="Times New Roman" w:cs="Times New Roman"/>
          <w:sz w:val="24"/>
          <w:szCs w:val="24"/>
        </w:rPr>
        <w:t xml:space="preserve"> . 100%</w:t>
      </w:r>
    </w:p>
    <w:p w:rsidR="00EA6F7C" w:rsidRDefault="00EA6F7C" w:rsidP="00EA6F7C">
      <w:pPr>
        <w:pStyle w:val="DaftarParagraf"/>
        <w:spacing w:line="480" w:lineRule="auto"/>
        <w:ind w:left="18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13 %</w:t>
      </w:r>
    </w:p>
    <w:p w:rsidR="00EA6F7C" w:rsidRDefault="00EA6F7C" w:rsidP="00EA6F7C">
      <w:pPr>
        <w:pStyle w:val="DaftarParagraf"/>
        <w:spacing w:line="480" w:lineRule="auto"/>
        <w:ind w:left="1800"/>
        <w:jc w:val="both"/>
        <w:rPr>
          <w:rFonts w:ascii="Times New Roman" w:eastAsiaTheme="minorEastAsia" w:hAnsi="Times New Roman" w:cs="Times New Roman"/>
          <w:sz w:val="24"/>
          <w:szCs w:val="24"/>
        </w:rPr>
      </w:pPr>
    </w:p>
    <w:p w:rsidR="00EA6F7C" w:rsidRDefault="00EA6F7C" w:rsidP="00EA6F7C">
      <w:pPr>
        <w:rPr>
          <w:rFonts w:ascii="Times New Roman" w:hAnsi="Times New Roman" w:cs="Times New Roman"/>
          <w:b/>
          <w:sz w:val="24"/>
          <w:szCs w:val="24"/>
        </w:rPr>
      </w:pPr>
      <w:r>
        <w:rPr>
          <w:rFonts w:ascii="Times New Roman" w:hAnsi="Times New Roman" w:cs="Times New Roman"/>
          <w:b/>
          <w:sz w:val="24"/>
          <w:szCs w:val="24"/>
        </w:rPr>
        <w:br w:type="page"/>
      </w:r>
    </w:p>
    <w:tbl>
      <w:tblPr>
        <w:tblStyle w:val="KisiTabel"/>
        <w:tblW w:w="9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6"/>
      </w:tblGrid>
      <w:tr w:rsidR="00EA6F7C" w:rsidRPr="00A8694F" w:rsidTr="009914ED">
        <w:trPr>
          <w:trHeight w:val="3132"/>
          <w:jc w:val="center"/>
        </w:trPr>
        <w:tc>
          <w:tcPr>
            <w:tcW w:w="9506" w:type="dxa"/>
            <w:vAlign w:val="center"/>
          </w:tcPr>
          <w:p w:rsidR="00EA6F7C" w:rsidRPr="00A8694F" w:rsidRDefault="00EA6F7C" w:rsidP="009914ED">
            <w:pPr>
              <w:spacing w:line="276" w:lineRule="auto"/>
              <w:jc w:val="center"/>
              <w:rPr>
                <w:rFonts w:ascii="Times New Roman" w:hAnsi="Times New Roman" w:cs="Times New Roman"/>
                <w:noProof/>
                <w:sz w:val="24"/>
                <w:szCs w:val="24"/>
              </w:rPr>
            </w:pPr>
            <w:r w:rsidRPr="00A8694F">
              <w:rPr>
                <w:rFonts w:ascii="Times New Roman" w:hAnsi="Times New Roman" w:cs="Times New Roman"/>
                <w:noProof/>
                <w:sz w:val="24"/>
                <w:szCs w:val="24"/>
              </w:rPr>
              <w:drawing>
                <wp:inline distT="0" distB="0" distL="0" distR="0" wp14:anchorId="033486BF" wp14:editId="1121F819">
                  <wp:extent cx="4680000" cy="3529288"/>
                  <wp:effectExtent l="0" t="0" r="6350" b="0"/>
                  <wp:docPr id="28" name="Picture 28" descr="C:\Users\smart user\Downloads\PXL_20231130_0948284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mart user\Downloads\PXL_20231130_094828479.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2422" r="2946"/>
                          <a:stretch/>
                        </pic:blipFill>
                        <pic:spPr bwMode="auto">
                          <a:xfrm>
                            <a:off x="0" y="0"/>
                            <a:ext cx="4680000" cy="35292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A6F7C" w:rsidRPr="00A8694F" w:rsidTr="009914ED">
        <w:trPr>
          <w:trHeight w:val="97"/>
          <w:jc w:val="center"/>
        </w:trPr>
        <w:tc>
          <w:tcPr>
            <w:tcW w:w="9506" w:type="dxa"/>
            <w:vAlign w:val="center"/>
          </w:tcPr>
          <w:p w:rsidR="00EA6F7C" w:rsidRPr="00E76477" w:rsidRDefault="00EA6F7C" w:rsidP="00EA6F7C">
            <w:pPr>
              <w:pStyle w:val="DaftarParagraf"/>
              <w:numPr>
                <w:ilvl w:val="0"/>
                <w:numId w:val="13"/>
              </w:numPr>
              <w:spacing w:line="276" w:lineRule="auto"/>
              <w:jc w:val="center"/>
              <w:rPr>
                <w:rFonts w:ascii="Times New Roman" w:hAnsi="Times New Roman" w:cs="Times New Roman"/>
                <w:noProof/>
                <w:sz w:val="24"/>
                <w:szCs w:val="24"/>
              </w:rPr>
            </w:pPr>
            <w:r w:rsidRPr="00E76477">
              <w:rPr>
                <w:rFonts w:ascii="Times New Roman" w:hAnsi="Times New Roman" w:cs="Times New Roman"/>
                <w:noProof/>
                <w:sz w:val="24"/>
                <w:szCs w:val="24"/>
              </w:rPr>
              <w:t>Proses pembuatan kerangka turbin</w:t>
            </w:r>
          </w:p>
        </w:tc>
      </w:tr>
      <w:tr w:rsidR="00EA6F7C" w:rsidRPr="00A8694F" w:rsidTr="009914ED">
        <w:trPr>
          <w:trHeight w:val="3132"/>
          <w:jc w:val="center"/>
        </w:trPr>
        <w:tc>
          <w:tcPr>
            <w:tcW w:w="9506" w:type="dxa"/>
            <w:vAlign w:val="center"/>
          </w:tcPr>
          <w:p w:rsidR="00EA6F7C" w:rsidRPr="00A8694F" w:rsidRDefault="00EA6F7C" w:rsidP="009914ED">
            <w:pPr>
              <w:spacing w:line="276" w:lineRule="auto"/>
              <w:jc w:val="center"/>
              <w:rPr>
                <w:rFonts w:ascii="Times New Roman" w:hAnsi="Times New Roman" w:cs="Times New Roman"/>
                <w:noProof/>
                <w:sz w:val="24"/>
                <w:szCs w:val="24"/>
              </w:rPr>
            </w:pPr>
            <w:r w:rsidRPr="00A8694F">
              <w:rPr>
                <w:rFonts w:ascii="Times New Roman" w:hAnsi="Times New Roman" w:cs="Times New Roman"/>
                <w:noProof/>
                <w:sz w:val="24"/>
                <w:szCs w:val="24"/>
              </w:rPr>
              <w:drawing>
                <wp:inline distT="0" distB="0" distL="0" distR="0" wp14:anchorId="5F379F17" wp14:editId="73DF1530">
                  <wp:extent cx="4680000" cy="3508451"/>
                  <wp:effectExtent l="0" t="0" r="6350" b="0"/>
                  <wp:docPr id="41" name="Picture 41" descr="C:\Users\smart user\Documents\Riziq LULUS\dokumentasi\20231126_090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mart user\Documents\Riziq LULUS\dokumentasi\20231126_09010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80000" cy="3508451"/>
                          </a:xfrm>
                          <a:prstGeom prst="rect">
                            <a:avLst/>
                          </a:prstGeom>
                          <a:noFill/>
                          <a:ln>
                            <a:noFill/>
                          </a:ln>
                        </pic:spPr>
                      </pic:pic>
                    </a:graphicData>
                  </a:graphic>
                </wp:inline>
              </w:drawing>
            </w:r>
          </w:p>
        </w:tc>
      </w:tr>
      <w:tr w:rsidR="00EA6F7C" w:rsidRPr="00A8694F" w:rsidTr="009914ED">
        <w:trPr>
          <w:trHeight w:val="301"/>
          <w:jc w:val="center"/>
        </w:trPr>
        <w:tc>
          <w:tcPr>
            <w:tcW w:w="9506" w:type="dxa"/>
            <w:vAlign w:val="center"/>
          </w:tcPr>
          <w:p w:rsidR="00EA6F7C" w:rsidRPr="00E76477" w:rsidRDefault="00EA6F7C" w:rsidP="00EA6F7C">
            <w:pPr>
              <w:pStyle w:val="DaftarParagraf"/>
              <w:numPr>
                <w:ilvl w:val="0"/>
                <w:numId w:val="13"/>
              </w:numPr>
              <w:spacing w:line="276" w:lineRule="auto"/>
              <w:jc w:val="center"/>
              <w:rPr>
                <w:rFonts w:ascii="Times New Roman" w:hAnsi="Times New Roman" w:cs="Times New Roman"/>
                <w:noProof/>
                <w:sz w:val="24"/>
                <w:szCs w:val="24"/>
              </w:rPr>
            </w:pPr>
            <w:r w:rsidRPr="00E76477">
              <w:rPr>
                <w:rFonts w:ascii="Times New Roman" w:hAnsi="Times New Roman" w:cs="Times New Roman"/>
                <w:sz w:val="24"/>
                <w:szCs w:val="24"/>
              </w:rPr>
              <w:t>Dokumentasi pengujian</w:t>
            </w:r>
          </w:p>
        </w:tc>
      </w:tr>
      <w:tr w:rsidR="00EA6F7C" w:rsidRPr="00A8694F" w:rsidTr="009914ED">
        <w:trPr>
          <w:trHeight w:val="3147"/>
          <w:jc w:val="center"/>
        </w:trPr>
        <w:tc>
          <w:tcPr>
            <w:tcW w:w="9506" w:type="dxa"/>
            <w:vAlign w:val="center"/>
          </w:tcPr>
          <w:p w:rsidR="00EA6F7C" w:rsidRPr="00A8694F" w:rsidRDefault="00EA6F7C" w:rsidP="009914ED">
            <w:pPr>
              <w:spacing w:line="276" w:lineRule="auto"/>
              <w:jc w:val="center"/>
              <w:rPr>
                <w:rFonts w:ascii="Times New Roman" w:hAnsi="Times New Roman" w:cs="Times New Roman"/>
                <w:sz w:val="24"/>
                <w:szCs w:val="24"/>
              </w:rPr>
            </w:pPr>
            <w:r w:rsidRPr="00A8694F">
              <w:rPr>
                <w:rFonts w:ascii="Times New Roman" w:hAnsi="Times New Roman" w:cs="Times New Roman"/>
                <w:noProof/>
                <w:sz w:val="24"/>
                <w:szCs w:val="24"/>
              </w:rPr>
              <w:drawing>
                <wp:inline distT="0" distB="0" distL="0" distR="0" wp14:anchorId="503CB87D" wp14:editId="447E7C89">
                  <wp:extent cx="4680000" cy="3508452"/>
                  <wp:effectExtent l="0" t="0" r="6350" b="0"/>
                  <wp:docPr id="43" name="Picture 43" descr="C:\Users\smart user\Documents\Riziq LULUS\dokumentasi\20231127_131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mart user\Documents\Riziq LULUS\dokumentasi\20231127_131028.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80000" cy="3508452"/>
                          </a:xfrm>
                          <a:prstGeom prst="rect">
                            <a:avLst/>
                          </a:prstGeom>
                          <a:noFill/>
                          <a:ln>
                            <a:noFill/>
                          </a:ln>
                        </pic:spPr>
                      </pic:pic>
                    </a:graphicData>
                  </a:graphic>
                </wp:inline>
              </w:drawing>
            </w:r>
          </w:p>
        </w:tc>
      </w:tr>
      <w:tr w:rsidR="00EA6F7C" w:rsidRPr="00A8694F" w:rsidTr="009914ED">
        <w:trPr>
          <w:trHeight w:val="301"/>
          <w:jc w:val="center"/>
        </w:trPr>
        <w:tc>
          <w:tcPr>
            <w:tcW w:w="9506" w:type="dxa"/>
            <w:vAlign w:val="center"/>
          </w:tcPr>
          <w:p w:rsidR="00EA6F7C" w:rsidRPr="00E76477" w:rsidRDefault="00EA6F7C" w:rsidP="00EA6F7C">
            <w:pPr>
              <w:pStyle w:val="DaftarParagraf"/>
              <w:numPr>
                <w:ilvl w:val="0"/>
                <w:numId w:val="13"/>
              </w:numPr>
              <w:spacing w:line="276" w:lineRule="auto"/>
              <w:jc w:val="center"/>
              <w:rPr>
                <w:rFonts w:ascii="Times New Roman" w:hAnsi="Times New Roman" w:cs="Times New Roman"/>
                <w:sz w:val="24"/>
                <w:szCs w:val="24"/>
              </w:rPr>
            </w:pPr>
            <w:r w:rsidRPr="00E76477">
              <w:rPr>
                <w:rFonts w:ascii="Times New Roman" w:hAnsi="Times New Roman" w:cs="Times New Roman"/>
                <w:sz w:val="24"/>
                <w:szCs w:val="24"/>
              </w:rPr>
              <w:t>Dokumentasi pengujian</w:t>
            </w:r>
          </w:p>
        </w:tc>
      </w:tr>
      <w:tr w:rsidR="00EA6F7C" w:rsidRPr="00A8694F" w:rsidTr="009914ED">
        <w:trPr>
          <w:trHeight w:val="301"/>
          <w:jc w:val="center"/>
        </w:trPr>
        <w:tc>
          <w:tcPr>
            <w:tcW w:w="9506" w:type="dxa"/>
            <w:vAlign w:val="center"/>
          </w:tcPr>
          <w:p w:rsidR="00EA6F7C" w:rsidRPr="00A8694F" w:rsidRDefault="00EA6F7C" w:rsidP="009914ED">
            <w:pPr>
              <w:spacing w:line="276" w:lineRule="auto"/>
              <w:jc w:val="center"/>
              <w:rPr>
                <w:rFonts w:ascii="Times New Roman" w:hAnsi="Times New Roman" w:cs="Times New Roman"/>
                <w:sz w:val="24"/>
                <w:szCs w:val="24"/>
              </w:rPr>
            </w:pPr>
            <w:r w:rsidRPr="00A8694F">
              <w:rPr>
                <w:rFonts w:ascii="Times New Roman" w:hAnsi="Times New Roman" w:cs="Times New Roman"/>
                <w:noProof/>
                <w:sz w:val="24"/>
                <w:szCs w:val="24"/>
              </w:rPr>
              <w:drawing>
                <wp:inline distT="0" distB="0" distL="0" distR="0" wp14:anchorId="437C678A" wp14:editId="169CF5D2">
                  <wp:extent cx="4680000" cy="3508452"/>
                  <wp:effectExtent l="0" t="0" r="6350" b="0"/>
                  <wp:docPr id="39" name="Picture 39" descr="C:\Users\smart user\Documents\Riziq LULUS\dokumentasi\20231125_1252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mart user\Documents\Riziq LULUS\dokumentasi\20231125_125258.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80000" cy="3508452"/>
                          </a:xfrm>
                          <a:prstGeom prst="rect">
                            <a:avLst/>
                          </a:prstGeom>
                          <a:noFill/>
                          <a:ln>
                            <a:noFill/>
                          </a:ln>
                        </pic:spPr>
                      </pic:pic>
                    </a:graphicData>
                  </a:graphic>
                </wp:inline>
              </w:drawing>
            </w:r>
          </w:p>
        </w:tc>
      </w:tr>
      <w:tr w:rsidR="00EA6F7C" w:rsidRPr="00A8694F" w:rsidTr="009914ED">
        <w:trPr>
          <w:trHeight w:val="301"/>
          <w:jc w:val="center"/>
        </w:trPr>
        <w:tc>
          <w:tcPr>
            <w:tcW w:w="9506" w:type="dxa"/>
            <w:vAlign w:val="center"/>
          </w:tcPr>
          <w:p w:rsidR="00EA6F7C" w:rsidRPr="00E76477" w:rsidRDefault="00EA6F7C" w:rsidP="00EA6F7C">
            <w:pPr>
              <w:pStyle w:val="DaftarParagraf"/>
              <w:numPr>
                <w:ilvl w:val="0"/>
                <w:numId w:val="13"/>
              </w:numPr>
              <w:spacing w:line="276" w:lineRule="auto"/>
              <w:jc w:val="center"/>
              <w:rPr>
                <w:rFonts w:ascii="Times New Roman" w:hAnsi="Times New Roman" w:cs="Times New Roman"/>
                <w:sz w:val="24"/>
                <w:szCs w:val="24"/>
              </w:rPr>
            </w:pPr>
            <w:r w:rsidRPr="00E76477">
              <w:rPr>
                <w:rFonts w:ascii="Times New Roman" w:hAnsi="Times New Roman" w:cs="Times New Roman"/>
                <w:sz w:val="24"/>
                <w:szCs w:val="24"/>
              </w:rPr>
              <w:t>Dokumentasi pengujian</w:t>
            </w:r>
          </w:p>
        </w:tc>
      </w:tr>
      <w:tr w:rsidR="00EA6F7C" w:rsidRPr="00A8694F" w:rsidTr="009914ED">
        <w:trPr>
          <w:trHeight w:val="301"/>
          <w:jc w:val="center"/>
        </w:trPr>
        <w:tc>
          <w:tcPr>
            <w:tcW w:w="9506" w:type="dxa"/>
            <w:vAlign w:val="center"/>
          </w:tcPr>
          <w:p w:rsidR="00EA6F7C" w:rsidRPr="00A8694F" w:rsidRDefault="00EA6F7C" w:rsidP="009914ED">
            <w:pPr>
              <w:spacing w:line="276" w:lineRule="auto"/>
              <w:jc w:val="center"/>
              <w:rPr>
                <w:rFonts w:ascii="Times New Roman" w:hAnsi="Times New Roman" w:cs="Times New Roman"/>
                <w:sz w:val="24"/>
                <w:szCs w:val="24"/>
              </w:rPr>
            </w:pPr>
            <w:r w:rsidRPr="00A8694F">
              <w:rPr>
                <w:rFonts w:ascii="Times New Roman" w:hAnsi="Times New Roman" w:cs="Times New Roman"/>
                <w:noProof/>
                <w:sz w:val="24"/>
                <w:szCs w:val="24"/>
              </w:rPr>
              <w:drawing>
                <wp:inline distT="0" distB="0" distL="0" distR="0" wp14:anchorId="1E8F4738" wp14:editId="79ABDF38">
                  <wp:extent cx="4680000" cy="3509269"/>
                  <wp:effectExtent l="0" t="0" r="6350" b="0"/>
                  <wp:docPr id="45" name="Picture 45" descr="C:\Users\smart user\Downloads\WhatsApp Image 2024-01-26 at 10.04.18_673dc4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mart user\Downloads\WhatsApp Image 2024-01-26 at 10.04.18_673dc4c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80000" cy="3509269"/>
                          </a:xfrm>
                          <a:prstGeom prst="rect">
                            <a:avLst/>
                          </a:prstGeom>
                          <a:noFill/>
                          <a:ln>
                            <a:noFill/>
                          </a:ln>
                        </pic:spPr>
                      </pic:pic>
                    </a:graphicData>
                  </a:graphic>
                </wp:inline>
              </w:drawing>
            </w:r>
          </w:p>
        </w:tc>
      </w:tr>
      <w:tr w:rsidR="00EA6F7C" w:rsidRPr="00A8694F" w:rsidTr="009914ED">
        <w:trPr>
          <w:trHeight w:val="301"/>
          <w:jc w:val="center"/>
        </w:trPr>
        <w:tc>
          <w:tcPr>
            <w:tcW w:w="9506" w:type="dxa"/>
            <w:vAlign w:val="center"/>
          </w:tcPr>
          <w:p w:rsidR="00EA6F7C" w:rsidRPr="00E76477" w:rsidRDefault="00EA6F7C" w:rsidP="00EA6F7C">
            <w:pPr>
              <w:pStyle w:val="DaftarParagraf"/>
              <w:numPr>
                <w:ilvl w:val="0"/>
                <w:numId w:val="13"/>
              </w:numPr>
              <w:spacing w:line="276" w:lineRule="auto"/>
              <w:jc w:val="center"/>
              <w:rPr>
                <w:rFonts w:ascii="Times New Roman" w:hAnsi="Times New Roman" w:cs="Times New Roman"/>
                <w:sz w:val="24"/>
                <w:szCs w:val="24"/>
              </w:rPr>
            </w:pPr>
            <w:r w:rsidRPr="00E76477">
              <w:rPr>
                <w:rFonts w:ascii="Times New Roman" w:hAnsi="Times New Roman" w:cs="Times New Roman"/>
                <w:sz w:val="24"/>
                <w:szCs w:val="24"/>
              </w:rPr>
              <w:t>Dokumentasi pengujian di laboratorium</w:t>
            </w:r>
          </w:p>
        </w:tc>
      </w:tr>
      <w:tr w:rsidR="00EA6F7C" w:rsidRPr="00A8694F" w:rsidTr="009914ED">
        <w:trPr>
          <w:trHeight w:val="301"/>
          <w:jc w:val="center"/>
        </w:trPr>
        <w:tc>
          <w:tcPr>
            <w:tcW w:w="9506" w:type="dxa"/>
            <w:vAlign w:val="center"/>
          </w:tcPr>
          <w:p w:rsidR="00EA6F7C" w:rsidRPr="00A8694F" w:rsidRDefault="00EA6F7C" w:rsidP="009914ED">
            <w:pPr>
              <w:spacing w:line="276" w:lineRule="auto"/>
              <w:jc w:val="center"/>
              <w:rPr>
                <w:rFonts w:ascii="Times New Roman" w:hAnsi="Times New Roman" w:cs="Times New Roman"/>
                <w:sz w:val="24"/>
                <w:szCs w:val="24"/>
              </w:rPr>
            </w:pPr>
            <w:r w:rsidRPr="00A8694F">
              <w:rPr>
                <w:rFonts w:ascii="Times New Roman" w:hAnsi="Times New Roman" w:cs="Times New Roman"/>
                <w:noProof/>
                <w:sz w:val="24"/>
                <w:szCs w:val="24"/>
              </w:rPr>
              <w:drawing>
                <wp:inline distT="0" distB="0" distL="0" distR="0" wp14:anchorId="519F6A2B" wp14:editId="6BB8D327">
                  <wp:extent cx="4680000" cy="3509269"/>
                  <wp:effectExtent l="0" t="0" r="6350" b="0"/>
                  <wp:docPr id="47" name="Picture 47" descr="C:\Users\smart user\Downloads\WhatsApp Image 2024-01-26 at 10.05.18_ba5a6e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mart user\Downloads\WhatsApp Image 2024-01-26 at 10.05.18_ba5a6e5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80000" cy="3509269"/>
                          </a:xfrm>
                          <a:prstGeom prst="rect">
                            <a:avLst/>
                          </a:prstGeom>
                          <a:noFill/>
                          <a:ln>
                            <a:noFill/>
                          </a:ln>
                        </pic:spPr>
                      </pic:pic>
                    </a:graphicData>
                  </a:graphic>
                </wp:inline>
              </w:drawing>
            </w:r>
          </w:p>
        </w:tc>
      </w:tr>
      <w:tr w:rsidR="00EA6F7C" w:rsidRPr="00A8694F" w:rsidTr="009914ED">
        <w:trPr>
          <w:trHeight w:val="301"/>
          <w:jc w:val="center"/>
        </w:trPr>
        <w:tc>
          <w:tcPr>
            <w:tcW w:w="9506" w:type="dxa"/>
            <w:vAlign w:val="center"/>
          </w:tcPr>
          <w:p w:rsidR="00EA6F7C" w:rsidRPr="00E76477" w:rsidRDefault="00EA6F7C" w:rsidP="00EA6F7C">
            <w:pPr>
              <w:pStyle w:val="DaftarParagraf"/>
              <w:numPr>
                <w:ilvl w:val="0"/>
                <w:numId w:val="13"/>
              </w:numPr>
              <w:spacing w:line="276" w:lineRule="auto"/>
              <w:jc w:val="center"/>
              <w:rPr>
                <w:rFonts w:ascii="Times New Roman" w:hAnsi="Times New Roman" w:cs="Times New Roman"/>
                <w:sz w:val="24"/>
                <w:szCs w:val="24"/>
              </w:rPr>
            </w:pPr>
            <w:r w:rsidRPr="00E76477">
              <w:rPr>
                <w:rFonts w:ascii="Times New Roman" w:hAnsi="Times New Roman" w:cs="Times New Roman"/>
                <w:sz w:val="24"/>
                <w:szCs w:val="24"/>
              </w:rPr>
              <w:t>Dokumentasi pengujian di laboratorium</w:t>
            </w:r>
          </w:p>
        </w:tc>
      </w:tr>
    </w:tbl>
    <w:p w:rsidR="00EA6F7C" w:rsidRPr="00A8694F" w:rsidRDefault="00EA6F7C" w:rsidP="00EA6F7C">
      <w:pPr>
        <w:rPr>
          <w:rFonts w:ascii="Times New Roman" w:hAnsi="Times New Roman" w:cs="Times New Roman"/>
          <w:sz w:val="24"/>
          <w:szCs w:val="24"/>
        </w:rPr>
      </w:pPr>
    </w:p>
    <w:p w:rsidR="008C4CC0" w:rsidRDefault="008C4CC0"/>
    <w:sectPr w:rsidR="008C4CC0" w:rsidSect="00C049D1">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24AEA" w:rsidRDefault="00424AEA">
      <w:pPr>
        <w:spacing w:after="0" w:line="240" w:lineRule="auto"/>
      </w:pPr>
      <w:r>
        <w:separator/>
      </w:r>
    </w:p>
  </w:endnote>
  <w:endnote w:type="continuationSeparator" w:id="0">
    <w:p w:rsidR="00424AEA" w:rsidRDefault="00424A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24AEA" w:rsidRDefault="00424AEA">
    <w:pPr>
      <w:pStyle w:val="Footer"/>
      <w:jc w:val="center"/>
    </w:pPr>
  </w:p>
  <w:p w:rsidR="00424AEA" w:rsidRDefault="00424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24AEA" w:rsidRDefault="00424AEA">
      <w:pPr>
        <w:spacing w:after="0" w:line="240" w:lineRule="auto"/>
      </w:pPr>
      <w:r>
        <w:separator/>
      </w:r>
    </w:p>
  </w:footnote>
  <w:footnote w:type="continuationSeparator" w:id="0">
    <w:p w:rsidR="00424AEA" w:rsidRDefault="00424A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15FA8"/>
    <w:multiLevelType w:val="hybridMultilevel"/>
    <w:tmpl w:val="2E68AA66"/>
    <w:lvl w:ilvl="0" w:tplc="E27EB8A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 w15:restartNumberingAfterBreak="0">
    <w:nsid w:val="05BE0147"/>
    <w:multiLevelType w:val="hybridMultilevel"/>
    <w:tmpl w:val="2E68AA66"/>
    <w:lvl w:ilvl="0" w:tplc="E27EB8A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 w15:restartNumberingAfterBreak="0">
    <w:nsid w:val="0B87788A"/>
    <w:multiLevelType w:val="hybridMultilevel"/>
    <w:tmpl w:val="2E68AA66"/>
    <w:lvl w:ilvl="0" w:tplc="E27EB8A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 w15:restartNumberingAfterBreak="0">
    <w:nsid w:val="0E272276"/>
    <w:multiLevelType w:val="hybridMultilevel"/>
    <w:tmpl w:val="2E68AA66"/>
    <w:lvl w:ilvl="0" w:tplc="E27EB8A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 w15:restartNumberingAfterBreak="0">
    <w:nsid w:val="253048C8"/>
    <w:multiLevelType w:val="hybridMultilevel"/>
    <w:tmpl w:val="2E68AA66"/>
    <w:lvl w:ilvl="0" w:tplc="E27EB8A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5" w15:restartNumberingAfterBreak="0">
    <w:nsid w:val="25AE31D4"/>
    <w:multiLevelType w:val="hybridMultilevel"/>
    <w:tmpl w:val="2E68AA66"/>
    <w:lvl w:ilvl="0" w:tplc="E27EB8A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6" w15:restartNumberingAfterBreak="0">
    <w:nsid w:val="2DD161A1"/>
    <w:multiLevelType w:val="hybridMultilevel"/>
    <w:tmpl w:val="2E68AA66"/>
    <w:lvl w:ilvl="0" w:tplc="E27EB8A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4B9C6593"/>
    <w:multiLevelType w:val="hybridMultilevel"/>
    <w:tmpl w:val="6EF07602"/>
    <w:lvl w:ilvl="0" w:tplc="5D12198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15:restartNumberingAfterBreak="0">
    <w:nsid w:val="4D8E7E4C"/>
    <w:multiLevelType w:val="hybridMultilevel"/>
    <w:tmpl w:val="2E68AA66"/>
    <w:lvl w:ilvl="0" w:tplc="E27EB8A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9" w15:restartNumberingAfterBreak="0">
    <w:nsid w:val="51B8349C"/>
    <w:multiLevelType w:val="hybridMultilevel"/>
    <w:tmpl w:val="2E68AA66"/>
    <w:lvl w:ilvl="0" w:tplc="E27EB8A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0" w15:restartNumberingAfterBreak="0">
    <w:nsid w:val="60B42B3F"/>
    <w:multiLevelType w:val="hybridMultilevel"/>
    <w:tmpl w:val="2E68AA66"/>
    <w:lvl w:ilvl="0" w:tplc="E27EB8A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1" w15:restartNumberingAfterBreak="0">
    <w:nsid w:val="6DA059E2"/>
    <w:multiLevelType w:val="hybridMultilevel"/>
    <w:tmpl w:val="2E68AA66"/>
    <w:lvl w:ilvl="0" w:tplc="E27EB8A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2" w15:restartNumberingAfterBreak="0">
    <w:nsid w:val="70C20E37"/>
    <w:multiLevelType w:val="hybridMultilevel"/>
    <w:tmpl w:val="2E68AA66"/>
    <w:lvl w:ilvl="0" w:tplc="E27EB8A6">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num w:numId="1" w16cid:durableId="10062056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9873334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2273243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5807534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89331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3890799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500186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5220600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7246550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4371454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6556920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0987156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601906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proofState w:spelling="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F7C"/>
    <w:rsid w:val="00424AEA"/>
    <w:rsid w:val="008C4CC0"/>
    <w:rsid w:val="00EA6F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728803-877C-4709-B9F3-4F7299C6F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6F7C"/>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EA6F7C"/>
    <w:pPr>
      <w:ind w:left="720"/>
      <w:contextualSpacing/>
    </w:pPr>
  </w:style>
  <w:style w:type="paragraph" w:styleId="Footer">
    <w:name w:val="footer"/>
    <w:basedOn w:val="Normal"/>
    <w:link w:val="FooterKAR"/>
    <w:uiPriority w:val="99"/>
    <w:unhideWhenUsed/>
    <w:rsid w:val="00EA6F7C"/>
    <w:pPr>
      <w:tabs>
        <w:tab w:val="center" w:pos="4680"/>
        <w:tab w:val="right" w:pos="9360"/>
      </w:tabs>
      <w:spacing w:after="0" w:line="240" w:lineRule="auto"/>
    </w:pPr>
  </w:style>
  <w:style w:type="character" w:customStyle="1" w:styleId="FooterKAR">
    <w:name w:val="Footer KAR"/>
    <w:basedOn w:val="FontParagrafDefault"/>
    <w:link w:val="Footer"/>
    <w:uiPriority w:val="99"/>
    <w:rsid w:val="00EA6F7C"/>
  </w:style>
  <w:style w:type="character" w:customStyle="1" w:styleId="DaftarParagrafKAR">
    <w:name w:val="Daftar Paragraf KAR"/>
    <w:link w:val="DaftarParagraf"/>
    <w:uiPriority w:val="34"/>
    <w:locked/>
    <w:rsid w:val="00EA6F7C"/>
  </w:style>
  <w:style w:type="table" w:styleId="KisiTabel">
    <w:name w:val="Table Grid"/>
    <w:basedOn w:val="TabelNormal"/>
    <w:uiPriority w:val="39"/>
    <w:rsid w:val="00EA6F7C"/>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13" Type="http://schemas.openxmlformats.org/officeDocument/2006/relationships/image" Target="media/image6.jpeg" /><Relationship Id="rId3" Type="http://schemas.openxmlformats.org/officeDocument/2006/relationships/settings" Target="settings.xml" /><Relationship Id="rId7" Type="http://schemas.openxmlformats.org/officeDocument/2006/relationships/footer" Target="footer1.xml" /><Relationship Id="rId12" Type="http://schemas.openxmlformats.org/officeDocument/2006/relationships/image" Target="media/image5.jpeg"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image" Target="media/image4.jpeg" /><Relationship Id="rId5" Type="http://schemas.openxmlformats.org/officeDocument/2006/relationships/footnotes" Target="footnotes.xml" /><Relationship Id="rId15" Type="http://schemas.openxmlformats.org/officeDocument/2006/relationships/theme" Target="theme/theme1.xml" /><Relationship Id="rId10" Type="http://schemas.openxmlformats.org/officeDocument/2006/relationships/image" Target="media/image3.jpeg" /><Relationship Id="rId4" Type="http://schemas.openxmlformats.org/officeDocument/2006/relationships/webSettings" Target="webSettings.xml" /><Relationship Id="rId9" Type="http://schemas.openxmlformats.org/officeDocument/2006/relationships/image" Target="media/image2.jpeg" /><Relationship Id="rId14"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476</Words>
  <Characters>841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ochamad Iftah Riziq</cp:lastModifiedBy>
  <cp:revision>2</cp:revision>
  <dcterms:created xsi:type="dcterms:W3CDTF">2024-02-21T02:34:00Z</dcterms:created>
  <dcterms:modified xsi:type="dcterms:W3CDTF">2024-02-21T02:34:00Z</dcterms:modified>
</cp:coreProperties>
</file>